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6229BD70"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4</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w:t>
      </w:r>
      <w:proofErr w:type="spellStart"/>
      <w:r w:rsidR="00D50310">
        <w:t>elative</w:t>
      </w:r>
      <w:proofErr w:type="spellEnd"/>
      <w:r w:rsidR="00D50310">
        <w:t xml:space="preser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 xml:space="preserve">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w:t>
      </w:r>
      <w:proofErr w:type="spellStart"/>
      <w:r w:rsidR="006A2C92">
        <w:t>sitivities</w:t>
      </w:r>
      <w:proofErr w:type="spellEnd"/>
      <w:r w:rsidR="006A2C92">
        <w:t xml:space="preserve">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w:t>
      </w:r>
      <w:bookmarkStart w:id="0" w:name="_GoBack"/>
      <w:bookmarkEnd w:id="0"/>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w:t>
      </w:r>
      <w:r w:rsidR="00804D78">
        <w:lastRenderedPageBreak/>
        <w:t xml:space="preserve">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 xml:space="preserve">core </w:t>
      </w:r>
      <w:proofErr w:type="spellStart"/>
      <w:r w:rsidR="002757DB">
        <w:t>qMT</w:t>
      </w:r>
      <w:proofErr w:type="spellEnd"/>
      <w:r w:rsidR="002757DB">
        <w:t xml:space="preserve"> simulation a</w:t>
      </w:r>
      <w:r w:rsidR="00A371AE">
        <w:t>nd fitting software</w:t>
      </w:r>
      <w:r w:rsidR="00A61B12">
        <w:t>,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proofErr w:type="spellStart"/>
      <w:r>
        <w:t>fFr</w:t>
      </w:r>
      <w:proofErr w:type="spellEnd"/>
      <w:r>
        <w:t xml:space="preserve">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w:t>
      </w:r>
      <w:proofErr w:type="spellStart"/>
      <w:r>
        <w:t>qMT</w:t>
      </w:r>
      <w:proofErr w:type="spellEnd"/>
      <w:r>
        <w:t xml:space="preserve">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BF30B1">
        <w:t>demonstrating the benefit of including</w:t>
      </w:r>
      <w:r w:rsidR="00B52875">
        <w:t xml:space="preserve"> at least two flip angles in your </w:t>
      </w:r>
      <w:proofErr w:type="spellStart"/>
      <w:r w:rsidR="00B52875">
        <w:t>qMT</w:t>
      </w:r>
      <w:proofErr w:type="spellEnd"/>
      <w:r w:rsidR="00B52875">
        <w:t xml:space="preserve">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w:t>
      </w:r>
      <w:r w:rsidR="00512AA8">
        <w:t>different</w:t>
      </w:r>
      <w:r>
        <w:t xml:space="preserve"> </w:t>
      </w:r>
      <w:proofErr w:type="gramStart"/>
      <w:r>
        <w:t xml:space="preserve">than </w:t>
      </w:r>
      <w:r w:rsidR="00512AA8">
        <w:t xml:space="preserve"> the</w:t>
      </w:r>
      <w:proofErr w:type="gramEnd"/>
      <w:r w:rsidR="00512AA8">
        <w:t xml:space="preserv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w:t>
      </w:r>
      <w:proofErr w:type="spellStart"/>
      <w:r w:rsidR="00191965">
        <w:t>CRLB</w:t>
      </w:r>
      <w:r w:rsidR="00191965">
        <w:rPr>
          <w:vertAlign w:val="subscript"/>
        </w:rPr>
        <w:t>λ</w:t>
      </w:r>
      <w:proofErr w:type="spellEnd"/>
      <w:r w:rsidR="00191965">
        <w:rPr>
          <w:vertAlign w:val="subscript"/>
        </w:rPr>
        <w:t>=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proofErr w:type="spellStart"/>
      <w:r w:rsidR="001B40FE">
        <w:t>σ</w:t>
      </w:r>
      <w:r w:rsidR="00BF4CA0">
        <w:rPr>
          <w:vertAlign w:val="subscript"/>
        </w:rPr>
        <w:t>F</w:t>
      </w:r>
      <w:proofErr w:type="spellEnd"/>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CRLB and </w:t>
      </w:r>
      <w:proofErr w:type="spellStart"/>
      <w:r w:rsidR="00B22037">
        <w:t>CRLB</w:t>
      </w:r>
      <w:r w:rsidR="00B22037">
        <w:rPr>
          <w:vertAlign w:val="subscript"/>
        </w:rPr>
        <w:t>λ</w:t>
      </w:r>
      <w:proofErr w:type="spellEnd"/>
      <w:r w:rsidR="00B22037">
        <w:rPr>
          <w:vertAlign w:val="subscript"/>
        </w:rPr>
        <w:t>=0.5</w:t>
      </w:r>
      <w:r w:rsidR="00B22037">
        <w:t>, n</w:t>
      </w:r>
      <w:r w:rsidR="001B40FE">
        <w:t>o substantial difference</w:t>
      </w:r>
      <w:r w:rsidR="00B22037">
        <w:t>s</w:t>
      </w:r>
      <w:r w:rsidR="001B40FE">
        <w:t xml:space="preserve"> </w:t>
      </w:r>
      <w:r w:rsidR="00B22037">
        <w:t xml:space="preserve">in their </w:t>
      </w:r>
      <w:proofErr w:type="spellStart"/>
      <w:r w:rsidR="00B22037">
        <w:t>σ</w:t>
      </w:r>
      <w:r w:rsidR="00B22037">
        <w:rPr>
          <w:vertAlign w:val="subscript"/>
        </w:rPr>
        <w:t>F</w:t>
      </w:r>
      <w:proofErr w:type="spellEnd"/>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w:t>
      </w:r>
      <w:proofErr w:type="spellStart"/>
      <w:r w:rsidR="0038797B">
        <w:t>qMT</w:t>
      </w:r>
      <w:proofErr w:type="spellEnd"/>
      <w:r w:rsidR="0038797B">
        <w:t xml:space="preserve"> acquisition protocols</w:t>
      </w:r>
      <w:r w:rsidR="003B7613">
        <w:t xml:space="preserve"> are</w:t>
      </w:r>
      <w:r w:rsidR="009C6E21">
        <w:t xml:space="preserve"> used</w:t>
      </w:r>
      <w:r w:rsidR="0038797B">
        <w:t>.</w:t>
      </w:r>
      <w:r w:rsidR="00662C4A">
        <w:t xml:space="preserve"> </w:t>
      </w:r>
      <w:r w:rsidR="00CB0378">
        <w:t xml:space="preserve">The single-point </w:t>
      </w:r>
      <w:proofErr w:type="spellStart"/>
      <w:r w:rsidR="00CB0378">
        <w:t>qMT</w:t>
      </w:r>
      <w:proofErr w:type="spellEnd"/>
      <w:r w:rsidR="00CB0378">
        <w:t xml:space="preserve">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w:t>
      </w:r>
      <w:proofErr w:type="spellStart"/>
      <w:r w:rsidR="00654E20">
        <w:t>anoth</w:t>
      </w:r>
      <w:r w:rsidR="00E46AE5">
        <w:t>er</w:t>
      </w:r>
      <w:proofErr w:type="spellEnd"/>
      <w:r w:rsidR="00E46AE5">
        <w:t xml:space="preserve"> valid approach to optimize our</w:t>
      </w:r>
      <w:r w:rsidR="00654E20">
        <w:t xml:space="preserve"> </w:t>
      </w:r>
      <w:proofErr w:type="spellStart"/>
      <w:r w:rsidR="00E46AE5">
        <w:t>qMT</w:t>
      </w:r>
      <w:proofErr w:type="spellEnd"/>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w:t>
      </w:r>
      <w:proofErr w:type="spellStart"/>
      <w:r>
        <w:t>qMT</w:t>
      </w:r>
      <w:proofErr w:type="spellEnd"/>
      <w:r>
        <w:t xml:space="preserve">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w:t>
      </w:r>
      <w:proofErr w:type="spellStart"/>
      <w:r w:rsidR="00DC52DA">
        <w:t>qMT</w:t>
      </w:r>
      <w:proofErr w:type="spellEnd"/>
      <w:r w:rsidR="00DC52DA">
        <w:t xml:space="preserve">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w:t>
      </w:r>
      <w:proofErr w:type="spellStart"/>
      <w:r w:rsidR="00681BBB">
        <w:t>qMT</w:t>
      </w:r>
      <w:proofErr w:type="spellEnd"/>
      <w:r w:rsidR="00681BBB">
        <w:t xml:space="preserve">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CA272" w14:textId="77777777" w:rsidR="00B03279" w:rsidRDefault="00B03279">
      <w:r>
        <w:separator/>
      </w:r>
    </w:p>
    <w:p w14:paraId="3230F6D0" w14:textId="77777777" w:rsidR="00B03279" w:rsidRDefault="00B03279"/>
  </w:endnote>
  <w:endnote w:type="continuationSeparator" w:id="0">
    <w:p w14:paraId="1674EB4E" w14:textId="77777777" w:rsidR="00B03279" w:rsidRDefault="00B03279">
      <w:r>
        <w:continuationSeparator/>
      </w:r>
    </w:p>
    <w:p w14:paraId="1E73D70B" w14:textId="77777777" w:rsidR="00B03279" w:rsidRDefault="00B032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E4DFA">
      <w:rPr>
        <w:rStyle w:val="Numrodepage"/>
        <w:noProof/>
      </w:rPr>
      <w:t>8</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719145" w14:textId="77777777" w:rsidR="00B03279" w:rsidRDefault="00B03279">
      <w:r>
        <w:separator/>
      </w:r>
    </w:p>
    <w:p w14:paraId="06DECFD3" w14:textId="77777777" w:rsidR="00B03279" w:rsidRDefault="00B03279"/>
  </w:footnote>
  <w:footnote w:type="continuationSeparator" w:id="0">
    <w:p w14:paraId="61074C95" w14:textId="77777777" w:rsidR="00B03279" w:rsidRDefault="00B03279">
      <w:r>
        <w:continuationSeparator/>
      </w:r>
    </w:p>
    <w:p w14:paraId="7011EB02" w14:textId="77777777" w:rsidR="00B03279" w:rsidRDefault="00B0327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279"/>
    <w:rsid w:val="00B033BA"/>
    <w:rsid w:val="00B042D8"/>
    <w:rsid w:val="00B051F6"/>
    <w:rsid w:val="00B05AC6"/>
    <w:rsid w:val="00B05C4D"/>
    <w:rsid w:val="00B06097"/>
    <w:rsid w:val="00B063E8"/>
    <w:rsid w:val="00B07DBB"/>
    <w:rsid w:val="00B1006C"/>
    <w:rsid w:val="00B10785"/>
    <w:rsid w:val="00B12550"/>
    <w:rsid w:val="00B12802"/>
    <w:rsid w:val="00B129D2"/>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D74C5-0934-5349-8CA4-9F00F2E74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5</Pages>
  <Words>14868</Words>
  <Characters>81778</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454</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51</cp:revision>
  <cp:lastPrinted>2016-10-18T17:19:00Z</cp:lastPrinted>
  <dcterms:created xsi:type="dcterms:W3CDTF">2017-10-12T14:04:00Z</dcterms:created>
  <dcterms:modified xsi:type="dcterms:W3CDTF">2017-10-13T15:57:00Z</dcterms:modified>
</cp:coreProperties>
</file>